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01870" w14:textId="47863418" w:rsidR="001E28C7" w:rsidRDefault="005D2281" w:rsidP="00FF21BD">
      <w:pPr>
        <w:rPr>
          <w:lang w:val="en-US"/>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incom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 xml:space="preserve">they also point towards potential mechanism that explain why policy outcomes disproportionately reflect the interest of the rich, such as the structural dependence of political parties to finance political campaigns as well as lobbying by corporations and </w:t>
      </w:r>
      <w:r w:rsidR="00094550">
        <w:rPr>
          <w:lang w:val="en-US"/>
        </w:rPr>
        <w:t xml:space="preserve">corporate interests that seem to be more aligned to the preferences of the rich in </w:t>
      </w:r>
      <w:r w:rsidR="00DF50DB">
        <w:rPr>
          <w:lang w:val="en-US"/>
        </w:rPr>
        <w:t xml:space="preserve">comparison </w:t>
      </w:r>
      <w:r w:rsidR="00DF50DB">
        <w:rPr>
          <w:lang w:val="en-US"/>
        </w:rPr>
        <w:fldChar w:fldCharType="begin"/>
      </w:r>
      <w:r w:rsidR="00DF50DB">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B77355">
        <w:rPr>
          <w:lang w:val="en-US"/>
        </w:rPr>
        <w:t xml:space="preserve">These findings substantially question the </w:t>
      </w:r>
      <w:r w:rsidR="00B77355" w:rsidRPr="00B77355">
        <w:rPr>
          <w:lang w:val="en-US"/>
        </w:rPr>
        <w:t>political equality</w:t>
      </w:r>
      <w:r w:rsidR="00B77355">
        <w:rPr>
          <w:lang w:val="en-US"/>
        </w:rPr>
        <w:t xml:space="preserve"> of the U.S</w:t>
      </w:r>
      <w:r w:rsidR="00E256D5">
        <w:rPr>
          <w:lang w:val="en-US"/>
        </w:rPr>
        <w:t>.</w:t>
      </w:r>
      <w:r w:rsidR="00B77355">
        <w:rPr>
          <w:lang w:val="en-US"/>
        </w:rPr>
        <w:t>, a fundamental principle of democracy that requires that each individual’s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B77355">
        <w:rPr>
          <w:lang w:val="en-US"/>
        </w:rPr>
        <w:t xml:space="preserve">. </w:t>
      </w:r>
    </w:p>
    <w:p w14:paraId="74946EE1" w14:textId="77777777" w:rsidR="001E28C7" w:rsidRDefault="001E28C7" w:rsidP="00FF21BD">
      <w:pPr>
        <w:rPr>
          <w:lang w:val="en-US"/>
        </w:rPr>
      </w:pPr>
    </w:p>
    <w:p w14:paraId="4595B697" w14:textId="3911B62A" w:rsidR="00861A35"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interpretations of </w:t>
      </w:r>
      <w:r w:rsidR="00FF21BD">
        <w:rPr>
          <w:lang w:val="en-US"/>
        </w:rPr>
        <w:t xml:space="preserve">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FF21BD">
        <w:rPr>
          <w:lang w:val="en-US"/>
        </w:rPr>
        <w:t>in which they linked the preferences of various groups towards political outcomes</w:t>
      </w:r>
      <w:r w:rsidR="002E34D8">
        <w:rPr>
          <w:lang w:val="en-US"/>
        </w:rPr>
        <w:t xml:space="preserve"> </w:t>
      </w:r>
      <w:r w:rsidR="002E34D8">
        <w:rPr>
          <w:lang w:val="en-US"/>
        </w:rPr>
        <w:fldChar w:fldCharType="begin"/>
      </w:r>
      <w:r w:rsidR="002E34D8">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2E34D8" w:rsidRPr="002A7422">
        <w:rPr>
          <w:lang w:val="de-DE"/>
        </w:rPr>
        <w:instrText>itizen preferences and whether such pol</w:instrText>
      </w:r>
      <w:r w:rsidR="002E34D8" w:rsidRPr="0002678C">
        <w:rPr>
          <w:lang w:val="de-DE"/>
        </w:rPr>
        <w:instrText>icymaking is more responsive to rich than to poor citizens. De</w:instrText>
      </w:r>
      <w:r w:rsidR="002E34D8" w:rsidRPr="00707E61">
        <w:rPr>
          <w:lang w:val="de-DE"/>
        </w:rPr>
        <w:instrText xml:space="preserv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s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 xml:space="preserve">contributed to the breadth by </w:t>
      </w:r>
      <w:proofErr w:type="spellStart"/>
      <w:r w:rsidR="002A7422">
        <w:rPr>
          <w:lang w:val="en-US"/>
        </w:rPr>
        <w:t>analysing</w:t>
      </w:r>
      <w:proofErr w:type="spellEnd"/>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02678C">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Lupu &amp; Warner, 2022; Peters &amp; Ensink, 2015; Schakel et al., 2020)</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02678C">
        <w:rPr>
          <w:lang w:val="en-US"/>
        </w:rPr>
        <w:instrText xml:space="preserve"> ADDIN ZOTERO_ITEM CSL_CITATION {"citationID":"QdNcgmRX","properties":{"formattedCitation":"(Els\\uc0\\u228{}sser et al., n.d.; Schakel &amp; Van Der Pas, 2021)","plainCitation":"(Elsässer et al., n.d.; Schakel &amp; Van Der Pas, 2021)","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7D86C490" w14:textId="77777777" w:rsidR="009870B2" w:rsidRDefault="009870B2" w:rsidP="00FF21BD">
      <w:pPr>
        <w:rPr>
          <w:lang w:val="en-US"/>
        </w:rPr>
      </w:pPr>
    </w:p>
    <w:p w14:paraId="6F7FDE39" w14:textId="1D92D095" w:rsidR="00210689" w:rsidRDefault="009870B2" w:rsidP="00383B0E">
      <w:pPr>
        <w:autoSpaceDE w:val="0"/>
        <w:autoSpaceDN w:val="0"/>
        <w:adjustRightInd w:val="0"/>
        <w:rPr>
          <w:rFonts w:ascii="Times New Roman" w:hAnsi="Times New Roman" w:cs="Times New Roman"/>
          <w:lang w:val="en-GB"/>
        </w:rPr>
      </w:pPr>
      <w:r>
        <w:rPr>
          <w:lang w:val="en-US"/>
        </w:rPr>
        <w:t xml:space="preserve">Examining </w:t>
      </w:r>
      <w:r w:rsidR="00D6382F">
        <w:rPr>
          <w:lang w:val="en-US"/>
        </w:rPr>
        <w:t xml:space="preserve">the impact of </w:t>
      </w:r>
      <w:r w:rsidR="007F790A">
        <w:rPr>
          <w:lang w:val="en-US"/>
        </w:rPr>
        <w:t>the preferences of different groups</w:t>
      </w:r>
      <w:r>
        <w:rPr>
          <w:lang w:val="en-US"/>
        </w:rPr>
        <w:t xml:space="preserve"> in Germany</w:t>
      </w:r>
      <w:r w:rsidR="00D6382F">
        <w:rPr>
          <w:lang w:val="en-US"/>
        </w:rPr>
        <w:t xml:space="preserve"> on the likelihood of a policy being adopted</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exclusively</w:t>
      </w:r>
      <w:r>
        <w:rPr>
          <w:lang w:val="en-US"/>
        </w:rPr>
        <w:t xml:space="preserve"> 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o </w:t>
      </w:r>
      <w:r w:rsidR="00D6382F">
        <w:rPr>
          <w:lang w:val="en-US"/>
        </w:rPr>
        <w:t xml:space="preserve">have an impact on policy changes at all.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w:t>
      </w:r>
      <w:r w:rsidR="00383B0E">
        <w:rPr>
          <w:lang w:val="en-US"/>
        </w:rPr>
        <w:lastRenderedPageBreak/>
        <w:t xml:space="preserve">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link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 </w:t>
      </w:r>
    </w:p>
    <w:p w14:paraId="62444479" w14:textId="3DC3E3AC" w:rsidR="00383B0E" w:rsidRPr="00383B0E" w:rsidRDefault="00383B0E" w:rsidP="00383B0E">
      <w:pPr>
        <w:autoSpaceDE w:val="0"/>
        <w:autoSpaceDN w:val="0"/>
        <w:adjustRightInd w:val="0"/>
        <w:rPr>
          <w:sz w:val="28"/>
          <w:szCs w:val="28"/>
          <w:lang w:val="en-US"/>
        </w:rPr>
      </w:pPr>
      <w:r>
        <w:rPr>
          <w:rFonts w:ascii="Times New Roman" w:hAnsi="Times New Roman" w:cs="Times New Roman"/>
          <w:lang w:val="en-GB"/>
        </w:rPr>
        <w:t xml:space="preserve">Based on the similarity to </w:t>
      </w:r>
      <w:proofErr w:type="spellStart"/>
      <w:r>
        <w:rPr>
          <w:rFonts w:ascii="Times New Roman" w:hAnsi="Times New Roman" w:cs="Times New Roman"/>
          <w:lang w:val="en-GB"/>
        </w:rPr>
        <w:t>Gilens</w:t>
      </w:r>
      <w:proofErr w:type="spellEnd"/>
      <w:r>
        <w:rPr>
          <w:rFonts w:ascii="Times New Roman" w:hAnsi="Times New Roman" w:cs="Times New Roman"/>
          <w:lang w:val="en-GB"/>
        </w:rPr>
        <w:t xml:space="preserve"> the authors argue that IT </w:t>
      </w:r>
      <w:proofErr w:type="gramStart"/>
      <w:r>
        <w:rPr>
          <w:rFonts w:ascii="Times New Roman" w:hAnsi="Times New Roman" w:cs="Times New Roman"/>
          <w:lang w:val="en-GB"/>
        </w:rPr>
        <w:t>CANT</w:t>
      </w:r>
      <w:proofErr w:type="gramEnd"/>
      <w:r>
        <w:rPr>
          <w:rFonts w:ascii="Times New Roman" w:hAnsi="Times New Roman" w:cs="Times New Roman"/>
          <w:lang w:val="en-GB"/>
        </w:rPr>
        <w:t xml:space="preserve"> BE MONEY IN POLITICS. </w:t>
      </w:r>
    </w:p>
    <w:p w14:paraId="2C9572EB" w14:textId="77777777" w:rsidR="00861A35" w:rsidRPr="00383B0E" w:rsidRDefault="00861A35" w:rsidP="00FF21BD">
      <w:pPr>
        <w:rPr>
          <w:sz w:val="28"/>
          <w:szCs w:val="28"/>
          <w:lang w:val="en-US"/>
        </w:rPr>
      </w:pPr>
    </w:p>
    <w:p w14:paraId="7A574691" w14:textId="1B8A8823" w:rsidR="002474B3" w:rsidRPr="002474B3" w:rsidRDefault="00341DC3" w:rsidP="00FF21BD">
      <w:pPr>
        <w:rPr>
          <w:lang w:val="en-US"/>
        </w:rPr>
      </w:pPr>
      <w:r>
        <w:rPr>
          <w:lang w:val="en-US"/>
        </w:rPr>
        <w:br/>
      </w:r>
      <w:r>
        <w:rPr>
          <w:lang w:val="en-US"/>
        </w:rPr>
        <w:br/>
      </w:r>
    </w:p>
    <w:sectPr w:rsidR="002474B3" w:rsidRPr="002474B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69B94" w14:textId="77777777" w:rsidR="00812D43" w:rsidRDefault="00812D43" w:rsidP="00861A35">
      <w:r>
        <w:separator/>
      </w:r>
    </w:p>
  </w:endnote>
  <w:endnote w:type="continuationSeparator" w:id="0">
    <w:p w14:paraId="3FB742BD" w14:textId="77777777" w:rsidR="00812D43" w:rsidRDefault="00812D43"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0F7C9" w14:textId="77777777" w:rsidR="00812D43" w:rsidRDefault="00812D43" w:rsidP="00861A35">
      <w:r>
        <w:separator/>
      </w:r>
    </w:p>
  </w:footnote>
  <w:footnote w:type="continuationSeparator" w:id="0">
    <w:p w14:paraId="311C7B88" w14:textId="77777777" w:rsidR="00812D43" w:rsidRDefault="00812D43" w:rsidP="00861A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2678C"/>
    <w:rsid w:val="00067A42"/>
    <w:rsid w:val="00094550"/>
    <w:rsid w:val="000D2B69"/>
    <w:rsid w:val="001A39E1"/>
    <w:rsid w:val="001E28C7"/>
    <w:rsid w:val="00210689"/>
    <w:rsid w:val="002474B3"/>
    <w:rsid w:val="00295DFF"/>
    <w:rsid w:val="002A7422"/>
    <w:rsid w:val="002B1C6C"/>
    <w:rsid w:val="002E067E"/>
    <w:rsid w:val="002E34D8"/>
    <w:rsid w:val="00341DC3"/>
    <w:rsid w:val="00383B0E"/>
    <w:rsid w:val="003A3E93"/>
    <w:rsid w:val="004842BA"/>
    <w:rsid w:val="0059589E"/>
    <w:rsid w:val="005D2281"/>
    <w:rsid w:val="005E093F"/>
    <w:rsid w:val="00634C27"/>
    <w:rsid w:val="006F7B16"/>
    <w:rsid w:val="00707E61"/>
    <w:rsid w:val="00782399"/>
    <w:rsid w:val="00785F07"/>
    <w:rsid w:val="007A620F"/>
    <w:rsid w:val="007F790A"/>
    <w:rsid w:val="00812D43"/>
    <w:rsid w:val="00861A35"/>
    <w:rsid w:val="008A6084"/>
    <w:rsid w:val="009870B2"/>
    <w:rsid w:val="00A31BC8"/>
    <w:rsid w:val="00A669E5"/>
    <w:rsid w:val="00B37C21"/>
    <w:rsid w:val="00B6530E"/>
    <w:rsid w:val="00B77355"/>
    <w:rsid w:val="00C25AF2"/>
    <w:rsid w:val="00D6382F"/>
    <w:rsid w:val="00DF50DB"/>
    <w:rsid w:val="00E256D5"/>
    <w:rsid w:val="00FF21B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2</TotalTime>
  <Pages>2</Pages>
  <Words>4188</Words>
  <Characters>23873</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8</cp:revision>
  <dcterms:created xsi:type="dcterms:W3CDTF">2023-04-24T14:07:00Z</dcterms:created>
  <dcterms:modified xsi:type="dcterms:W3CDTF">2023-04-2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xjMs9d5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